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501C86DF"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C07D0A">
              <w:rPr>
                <w:noProof/>
                <w:webHidden/>
              </w:rPr>
              <w:t>iii</w:t>
            </w:r>
            <w:r w:rsidR="002A5675">
              <w:rPr>
                <w:noProof/>
                <w:webHidden/>
              </w:rPr>
              <w:fldChar w:fldCharType="end"/>
            </w:r>
          </w:hyperlink>
        </w:p>
        <w:p w14:paraId="3B580370" w14:textId="2D158215"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C07D0A">
              <w:rPr>
                <w:noProof/>
                <w:webHidden/>
              </w:rPr>
              <w:t>iv</w:t>
            </w:r>
            <w:r w:rsidR="002A5675">
              <w:rPr>
                <w:noProof/>
                <w:webHidden/>
              </w:rPr>
              <w:fldChar w:fldCharType="end"/>
            </w:r>
          </w:hyperlink>
        </w:p>
        <w:p w14:paraId="3A88AE70" w14:textId="1061336A"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C07D0A">
              <w:rPr>
                <w:noProof/>
                <w:webHidden/>
              </w:rPr>
              <w:t>v</w:t>
            </w:r>
            <w:r w:rsidR="002A5675">
              <w:rPr>
                <w:noProof/>
                <w:webHidden/>
              </w:rPr>
              <w:fldChar w:fldCharType="end"/>
            </w:r>
          </w:hyperlink>
        </w:p>
        <w:p w14:paraId="2898D4DB" w14:textId="5D910DE4"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C07D0A">
              <w:rPr>
                <w:noProof/>
                <w:webHidden/>
              </w:rPr>
              <w:t>vi</w:t>
            </w:r>
            <w:r w:rsidR="002A5675">
              <w:rPr>
                <w:noProof/>
                <w:webHidden/>
              </w:rPr>
              <w:fldChar w:fldCharType="end"/>
            </w:r>
          </w:hyperlink>
        </w:p>
        <w:p w14:paraId="0A2AAB0E" w14:textId="3945F8A7"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C07D0A">
              <w:rPr>
                <w:noProof/>
                <w:webHidden/>
              </w:rPr>
              <w:t>1</w:t>
            </w:r>
            <w:r w:rsidR="002A5675">
              <w:rPr>
                <w:noProof/>
                <w:webHidden/>
              </w:rPr>
              <w:fldChar w:fldCharType="end"/>
            </w:r>
          </w:hyperlink>
        </w:p>
        <w:p w14:paraId="21F0F53B" w14:textId="3D083D7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C07D0A">
              <w:rPr>
                <w:noProof/>
                <w:webHidden/>
              </w:rPr>
              <w:t>1</w:t>
            </w:r>
            <w:r w:rsidR="002A5675">
              <w:rPr>
                <w:noProof/>
                <w:webHidden/>
              </w:rPr>
              <w:fldChar w:fldCharType="end"/>
            </w:r>
          </w:hyperlink>
        </w:p>
        <w:p w14:paraId="33FC944D" w14:textId="0EBA1F9E"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C07D0A">
              <w:rPr>
                <w:noProof/>
                <w:webHidden/>
              </w:rPr>
              <w:t>3</w:t>
            </w:r>
            <w:r w:rsidR="002A5675">
              <w:rPr>
                <w:noProof/>
                <w:webHidden/>
              </w:rPr>
              <w:fldChar w:fldCharType="end"/>
            </w:r>
          </w:hyperlink>
        </w:p>
        <w:p w14:paraId="7BD22CD4" w14:textId="7817E37F"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C07D0A">
              <w:rPr>
                <w:noProof/>
                <w:webHidden/>
              </w:rPr>
              <w:t>3</w:t>
            </w:r>
            <w:r w:rsidR="002A5675">
              <w:rPr>
                <w:noProof/>
                <w:webHidden/>
              </w:rPr>
              <w:fldChar w:fldCharType="end"/>
            </w:r>
          </w:hyperlink>
        </w:p>
        <w:p w14:paraId="490EBF92" w14:textId="0130275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C07D0A">
              <w:rPr>
                <w:noProof/>
                <w:webHidden/>
              </w:rPr>
              <w:t>4</w:t>
            </w:r>
            <w:r w:rsidR="002A5675">
              <w:rPr>
                <w:noProof/>
                <w:webHidden/>
              </w:rPr>
              <w:fldChar w:fldCharType="end"/>
            </w:r>
          </w:hyperlink>
        </w:p>
        <w:p w14:paraId="55D815EF" w14:textId="31CA6F3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C07D0A">
              <w:rPr>
                <w:noProof/>
                <w:webHidden/>
              </w:rPr>
              <w:t>4</w:t>
            </w:r>
            <w:r w:rsidR="002A5675">
              <w:rPr>
                <w:noProof/>
                <w:webHidden/>
              </w:rPr>
              <w:fldChar w:fldCharType="end"/>
            </w:r>
          </w:hyperlink>
        </w:p>
        <w:p w14:paraId="5DCE601E" w14:textId="5127A0D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C07D0A">
              <w:rPr>
                <w:noProof/>
                <w:webHidden/>
              </w:rPr>
              <w:t>5</w:t>
            </w:r>
            <w:r w:rsidR="002A5675">
              <w:rPr>
                <w:noProof/>
                <w:webHidden/>
              </w:rPr>
              <w:fldChar w:fldCharType="end"/>
            </w:r>
          </w:hyperlink>
        </w:p>
        <w:p w14:paraId="514A471F" w14:textId="7E1D4A1A"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C07D0A">
              <w:rPr>
                <w:noProof/>
                <w:webHidden/>
              </w:rPr>
              <w:t>6</w:t>
            </w:r>
            <w:r w:rsidR="002A5675">
              <w:rPr>
                <w:noProof/>
                <w:webHidden/>
              </w:rPr>
              <w:fldChar w:fldCharType="end"/>
            </w:r>
          </w:hyperlink>
        </w:p>
        <w:p w14:paraId="29976381" w14:textId="496CE524"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C07D0A">
              <w:rPr>
                <w:noProof/>
                <w:webHidden/>
              </w:rPr>
              <w:t>7</w:t>
            </w:r>
            <w:r w:rsidR="002A5675">
              <w:rPr>
                <w:noProof/>
                <w:webHidden/>
              </w:rPr>
              <w:fldChar w:fldCharType="end"/>
            </w:r>
          </w:hyperlink>
        </w:p>
        <w:p w14:paraId="2FD10D47" w14:textId="0F4A1CE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C07D0A">
              <w:rPr>
                <w:noProof/>
                <w:webHidden/>
              </w:rPr>
              <w:t>7</w:t>
            </w:r>
            <w:r w:rsidR="002A5675">
              <w:rPr>
                <w:noProof/>
                <w:webHidden/>
              </w:rPr>
              <w:fldChar w:fldCharType="end"/>
            </w:r>
          </w:hyperlink>
        </w:p>
        <w:p w14:paraId="01F7263A" w14:textId="7B4563ED"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C07D0A">
              <w:rPr>
                <w:noProof/>
                <w:webHidden/>
              </w:rPr>
              <w:t>10</w:t>
            </w:r>
            <w:r w:rsidR="002A5675">
              <w:rPr>
                <w:noProof/>
                <w:webHidden/>
              </w:rPr>
              <w:fldChar w:fldCharType="end"/>
            </w:r>
          </w:hyperlink>
        </w:p>
        <w:p w14:paraId="018232DA" w14:textId="0C72724C"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C07D0A">
              <w:rPr>
                <w:noProof/>
                <w:webHidden/>
              </w:rPr>
              <w:t>10</w:t>
            </w:r>
            <w:r w:rsidR="002A5675">
              <w:rPr>
                <w:noProof/>
                <w:webHidden/>
              </w:rPr>
              <w:fldChar w:fldCharType="end"/>
            </w:r>
          </w:hyperlink>
        </w:p>
        <w:p w14:paraId="7AE57603" w14:textId="587C57F2"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C07D0A">
              <w:rPr>
                <w:noProof/>
                <w:webHidden/>
              </w:rPr>
              <w:t>17</w:t>
            </w:r>
            <w:r w:rsidR="002A5675">
              <w:rPr>
                <w:noProof/>
                <w:webHidden/>
              </w:rPr>
              <w:fldChar w:fldCharType="end"/>
            </w:r>
          </w:hyperlink>
        </w:p>
        <w:p w14:paraId="4FED575B" w14:textId="79608549"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C07D0A">
              <w:rPr>
                <w:noProof/>
                <w:webHidden/>
              </w:rPr>
              <w:t>19</w:t>
            </w:r>
            <w:r w:rsidR="002A5675">
              <w:rPr>
                <w:noProof/>
                <w:webHidden/>
              </w:rPr>
              <w:fldChar w:fldCharType="end"/>
            </w:r>
          </w:hyperlink>
        </w:p>
        <w:p w14:paraId="5F3D180C" w14:textId="48C21B68"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C07D0A">
              <w:rPr>
                <w:noProof/>
                <w:webHidden/>
              </w:rPr>
              <w:t>20</w:t>
            </w:r>
            <w:r w:rsidR="002A5675">
              <w:rPr>
                <w:noProof/>
                <w:webHidden/>
              </w:rPr>
              <w:fldChar w:fldCharType="end"/>
            </w:r>
          </w:hyperlink>
        </w:p>
        <w:p w14:paraId="45D063F8" w14:textId="417CBD9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C07D0A">
              <w:rPr>
                <w:noProof/>
                <w:webHidden/>
              </w:rPr>
              <w:t>20</w:t>
            </w:r>
            <w:r w:rsidR="002A5675">
              <w:rPr>
                <w:noProof/>
                <w:webHidden/>
              </w:rPr>
              <w:fldChar w:fldCharType="end"/>
            </w:r>
          </w:hyperlink>
        </w:p>
        <w:p w14:paraId="6697F23D" w14:textId="49373267"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C07D0A">
              <w:rPr>
                <w:noProof/>
                <w:webHidden/>
              </w:rPr>
              <w:t>21</w:t>
            </w:r>
            <w:r w:rsidR="002A5675">
              <w:rPr>
                <w:noProof/>
                <w:webHidden/>
              </w:rPr>
              <w:fldChar w:fldCharType="end"/>
            </w:r>
          </w:hyperlink>
        </w:p>
        <w:p w14:paraId="6E35037F" w14:textId="305CA932"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C07D0A">
              <w:rPr>
                <w:noProof/>
                <w:webHidden/>
              </w:rPr>
              <w:t>21</w:t>
            </w:r>
            <w:r w:rsidR="002A5675">
              <w:rPr>
                <w:noProof/>
                <w:webHidden/>
              </w:rPr>
              <w:fldChar w:fldCharType="end"/>
            </w:r>
          </w:hyperlink>
        </w:p>
        <w:p w14:paraId="02D40A37" w14:textId="6B9FA838"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C07D0A">
              <w:rPr>
                <w:noProof/>
                <w:webHidden/>
              </w:rPr>
              <w:t>22</w:t>
            </w:r>
            <w:r w:rsidR="002A5675">
              <w:rPr>
                <w:noProof/>
                <w:webHidden/>
              </w:rPr>
              <w:fldChar w:fldCharType="end"/>
            </w:r>
          </w:hyperlink>
        </w:p>
        <w:p w14:paraId="1B9882D3" w14:textId="537BA72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C07D0A">
              <w:rPr>
                <w:noProof/>
                <w:webHidden/>
              </w:rPr>
              <w:t>23</w:t>
            </w:r>
            <w:r w:rsidR="002A5675">
              <w:rPr>
                <w:noProof/>
                <w:webHidden/>
              </w:rPr>
              <w:fldChar w:fldCharType="end"/>
            </w:r>
          </w:hyperlink>
        </w:p>
        <w:p w14:paraId="44DF9DE3" w14:textId="0166346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C07D0A">
              <w:rPr>
                <w:noProof/>
                <w:webHidden/>
              </w:rPr>
              <w:t>23</w:t>
            </w:r>
            <w:r w:rsidR="002A5675">
              <w:rPr>
                <w:noProof/>
                <w:webHidden/>
              </w:rPr>
              <w:fldChar w:fldCharType="end"/>
            </w:r>
          </w:hyperlink>
        </w:p>
        <w:p w14:paraId="51B8F803" w14:textId="549B6C1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C07D0A">
              <w:rPr>
                <w:noProof/>
                <w:webHidden/>
              </w:rPr>
              <w:t>24</w:t>
            </w:r>
            <w:r w:rsidR="002A5675">
              <w:rPr>
                <w:noProof/>
                <w:webHidden/>
              </w:rPr>
              <w:fldChar w:fldCharType="end"/>
            </w:r>
          </w:hyperlink>
        </w:p>
        <w:p w14:paraId="400F702B" w14:textId="763A6B67"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C07D0A">
              <w:rPr>
                <w:noProof/>
                <w:webHidden/>
              </w:rPr>
              <w:t>49</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0F21F7D9" w:rsidR="00504AF3" w:rsidRPr="00C07D0A" w:rsidRDefault="00BA0376" w:rsidP="00FF225D">
      <w:pPr>
        <w:pStyle w:val="Caption"/>
        <w:jc w:val="center"/>
        <w:rPr>
          <w:rFonts w:cs="Times New Roman"/>
          <w:b/>
          <w:i w:val="0"/>
          <w:sz w:val="24"/>
          <w:szCs w:val="24"/>
          <w:lang w:val="sv-SE"/>
        </w:rPr>
      </w:pPr>
      <w:r w:rsidRPr="00C07D0A">
        <w:rPr>
          <w:b/>
          <w:i w:val="0"/>
          <w:color w:val="000000" w:themeColor="text1"/>
          <w:sz w:val="24"/>
          <w:szCs w:val="24"/>
          <w:lang w:val="sv-SE"/>
        </w:rPr>
        <w:t xml:space="preserve">Tabel </w:t>
      </w:r>
      <w:r w:rsidRPr="00FF225D">
        <w:rPr>
          <w:b/>
          <w:i w:val="0"/>
          <w:color w:val="000000" w:themeColor="text1"/>
          <w:sz w:val="24"/>
          <w:szCs w:val="24"/>
        </w:rPr>
        <w:fldChar w:fldCharType="begin"/>
      </w:r>
      <w:r w:rsidRPr="00C07D0A">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C07D0A" w:rsidRPr="00C07D0A">
        <w:rPr>
          <w:b/>
          <w:i w:val="0"/>
          <w:noProof/>
          <w:color w:val="000000" w:themeColor="text1"/>
          <w:sz w:val="24"/>
          <w:szCs w:val="24"/>
          <w:lang w:val="sv-SE"/>
        </w:rPr>
        <w:t>1</w:t>
      </w:r>
      <w:r w:rsidRPr="00FF225D">
        <w:rPr>
          <w:b/>
          <w:i w:val="0"/>
          <w:color w:val="000000" w:themeColor="text1"/>
          <w:sz w:val="24"/>
          <w:szCs w:val="24"/>
        </w:rPr>
        <w:fldChar w:fldCharType="end"/>
      </w:r>
      <w:r w:rsidR="00FF225D" w:rsidRPr="00C07D0A">
        <w:rPr>
          <w:b/>
          <w:i w:val="0"/>
          <w:color w:val="000000" w:themeColor="text1"/>
          <w:sz w:val="24"/>
          <w:szCs w:val="24"/>
          <w:lang w:val="sv-SE"/>
        </w:rPr>
        <w:t>.1</w:t>
      </w:r>
      <w:r w:rsidRPr="00C07D0A">
        <w:rPr>
          <w:b/>
          <w:i w:val="0"/>
          <w:color w:val="000000" w:themeColor="text1"/>
          <w:sz w:val="24"/>
          <w:szCs w:val="24"/>
          <w:lang w:val="sv-SE"/>
        </w:rPr>
        <w:t xml:space="preserve"> Populasi Ayam Ras Pedaging di Indonesia</w:t>
      </w:r>
      <w:r w:rsidR="00650038" w:rsidRPr="00C07D0A">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C07D0A">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C07D0A">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4A1B75E5"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C07D0A">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4E097A"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4E097A"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4E097A"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4E097A"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714417B5"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C07D0A">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C07D0A">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4E097A"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01A47BA4"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4019AEE5"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110B9E41"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C07D0A">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C07D0A">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7204C465"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229CB022"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7F965A45"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4783F0C5"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7E4EC35B"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3486C83D"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2EB560C9"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C07D0A">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C07D0A">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7DB9F5B6"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C07D0A">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C07D0A">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48FD8DD8"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C07D0A">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C07D0A">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5C3727FA"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C07D0A">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C07D0A">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156CFF03"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C07D0A">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7C52A46A"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C07D0A">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C07D0A">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2F43E69C"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C07D0A">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C07D0A">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00B2C1FA"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0D01918A"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27376AD1"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1F4BE430"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A2F226F"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55DE3BDC"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4BEF7A4E"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686F969B"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73E2A9D5"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1A33AFE8"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1BD3B91E"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0E1AFF25"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C07D0A">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C07D0A">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03419656"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72EFB921"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0C91F00D"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C07D0A">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2F489631"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0237E332"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17</w:t>
      </w:r>
      <w:r w:rsidR="002020E0">
        <w:rPr>
          <w:b/>
          <w:bCs/>
          <w:i w:val="0"/>
          <w:iCs w:val="0"/>
          <w:color w:val="000000" w:themeColor="text1"/>
          <w:sz w:val="24"/>
          <w:szCs w:val="24"/>
        </w:rPr>
        <w:fldChar w:fldCharType="end"/>
      </w:r>
      <w:r w:rsidRPr="00AB5421">
        <w:rPr>
          <w:b/>
          <w:bCs/>
          <w:i w:val="0"/>
          <w:iCs w:val="0"/>
          <w:color w:val="000000" w:themeColor="text1"/>
          <w:sz w:val="24"/>
          <w:szCs w:val="24"/>
        </w:rPr>
        <w:t xml:space="preserve"> Hasil </w:t>
      </w:r>
      <w:proofErr w:type="spellStart"/>
      <w:r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 xml:space="preserve">Data </w:t>
      </w:r>
      <w:proofErr w:type="spellStart"/>
      <w:r w:rsidR="00DB5F7F" w:rsidRPr="00DB5F7F">
        <w:rPr>
          <w:rFonts w:cs="Times New Roman"/>
          <w:szCs w:val="24"/>
          <w:lang w:val="en-ID"/>
        </w:rPr>
        <w:t>tersebut</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akan</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dirubah</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menjadi</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tipe</w:t>
      </w:r>
      <w:proofErr w:type="spellEnd"/>
      <w:r w:rsidR="00DB5F7F" w:rsidRPr="00DB5F7F">
        <w:rPr>
          <w:rFonts w:cs="Times New Roman"/>
          <w:szCs w:val="24"/>
          <w:lang w:val="en-ID"/>
        </w:rPr>
        <w:t xml:space="preserve"> data char </w:t>
      </w:r>
      <w:proofErr w:type="spellStart"/>
      <w:r w:rsidR="00DB5F7F" w:rsidRPr="00DB5F7F">
        <w:rPr>
          <w:rFonts w:cs="Times New Roman"/>
          <w:szCs w:val="24"/>
          <w:lang w:val="en-ID"/>
        </w:rPr>
        <w:t>untuk</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keperluan</w:t>
      </w:r>
      <w:proofErr w:type="spellEnd"/>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4E097A" w:rsidRDefault="00D62040" w:rsidP="00D62040">
                            <w:pPr>
                              <w:jc w:val="left"/>
                              <w:rPr>
                                <w:rFonts w:ascii="Courier New" w:hAnsi="Courier New" w:cs="Courier New"/>
                                <w:color w:val="000000" w:themeColor="text1"/>
                                <w:sz w:val="20"/>
                                <w:szCs w:val="20"/>
                                <w:lang w:val="en-ID"/>
                              </w:rPr>
                            </w:pPr>
                            <w:r w:rsidRPr="004E097A">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4E097A">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4E097A" w:rsidRDefault="00D62040" w:rsidP="00D62040">
                      <w:pPr>
                        <w:jc w:val="left"/>
                        <w:rPr>
                          <w:rFonts w:ascii="Courier New" w:hAnsi="Courier New" w:cs="Courier New"/>
                          <w:color w:val="000000" w:themeColor="text1"/>
                          <w:sz w:val="20"/>
                          <w:szCs w:val="20"/>
                          <w:lang w:val="en-ID"/>
                        </w:rPr>
                      </w:pPr>
                      <w:r w:rsidRPr="004E097A">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4E097A">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38F4200B"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solder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Default="00FB3E3E" w:rsidP="00273DB7"/>
    <w:p w14:paraId="37711B56" w14:textId="54C3E8AD" w:rsidR="00470252" w:rsidRPr="000B766E" w:rsidRDefault="004E097A" w:rsidP="00B2005C">
      <w:pPr>
        <w:pStyle w:val="Caption"/>
        <w:jc w:val="center"/>
        <w:rPr>
          <w:lang w:val="sv-SE"/>
        </w:rPr>
      </w:pPr>
      <w:r>
        <w:rPr>
          <w:noProof/>
        </w:rPr>
        <w:drawing>
          <wp:inline distT="0" distB="0" distL="0" distR="0" wp14:anchorId="2AFB2DD6" wp14:editId="341D570A">
            <wp:extent cx="4911060" cy="2144590"/>
            <wp:effectExtent l="0" t="0" r="4445" b="8255"/>
            <wp:docPr id="1279899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0704" t="10917" r="6341" b="40224"/>
                    <a:stretch/>
                  </pic:blipFill>
                  <pic:spPr bwMode="auto">
                    <a:xfrm>
                      <a:off x="0" y="0"/>
                      <a:ext cx="4937116" cy="2155968"/>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69CC3758" w:rsidR="0012172E" w:rsidRPr="000B766E" w:rsidRDefault="004E097A" w:rsidP="00E74BB4">
      <w:pPr>
        <w:pStyle w:val="Caption"/>
        <w:jc w:val="center"/>
        <w:rPr>
          <w:rFonts w:cs="Times New Roman"/>
          <w:szCs w:val="24"/>
          <w:lang w:val="en-ID"/>
        </w:rPr>
      </w:pPr>
      <w:r>
        <w:rPr>
          <w:noProof/>
        </w:rPr>
        <w:drawing>
          <wp:inline distT="0" distB="0" distL="0" distR="0" wp14:anchorId="2FC1A487" wp14:editId="1125543E">
            <wp:extent cx="4543865" cy="1999300"/>
            <wp:effectExtent l="0" t="0" r="0" b="1270"/>
            <wp:docPr id="6159706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0705" t="11161" r="6485" b="39722"/>
                    <a:stretch/>
                  </pic:blipFill>
                  <pic:spPr bwMode="auto">
                    <a:xfrm>
                      <a:off x="0" y="0"/>
                      <a:ext cx="4565916" cy="2009003"/>
                    </a:xfrm>
                    <a:prstGeom prst="rect">
                      <a:avLst/>
                    </a:prstGeom>
                    <a:noFill/>
                    <a:ln>
                      <a:noFill/>
                    </a:ln>
                    <a:extLst>
                      <a:ext uri="{53640926-AAD7-44D8-BBD7-CCE9431645EC}">
                        <a14:shadowObscured xmlns:a14="http://schemas.microsoft.com/office/drawing/2010/main"/>
                      </a:ext>
                    </a:extLst>
                  </pic:spPr>
                </pic:pic>
              </a:graphicData>
            </a:graphic>
          </wp:inline>
        </w:drawing>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C07D0A">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w:t>
      </w:r>
      <w:proofErr w:type="spellStart"/>
      <w:r w:rsidR="00B6523B" w:rsidRPr="00E74BB4">
        <w:rPr>
          <w:b/>
          <w:bCs/>
          <w:i w:val="0"/>
          <w:iCs w:val="0"/>
          <w:color w:val="000000" w:themeColor="text1"/>
          <w:sz w:val="24"/>
          <w:szCs w:val="24"/>
        </w:rPr>
        <w:t>Pengujian</w:t>
      </w:r>
      <w:proofErr w:type="spellEnd"/>
      <w:r w:rsidR="00B6523B" w:rsidRPr="00E74BB4">
        <w:rPr>
          <w:b/>
          <w:bCs/>
          <w:i w:val="0"/>
          <w:iCs w:val="0"/>
          <w:color w:val="000000" w:themeColor="text1"/>
          <w:sz w:val="24"/>
          <w:szCs w:val="24"/>
        </w:rPr>
        <w:t xml:space="preserve"> Sensor </w:t>
      </w:r>
      <w:proofErr w:type="spellStart"/>
      <w:r w:rsidR="00B6523B" w:rsidRPr="00E74BB4">
        <w:rPr>
          <w:b/>
          <w:bCs/>
          <w:i w:val="0"/>
          <w:iCs w:val="0"/>
          <w:color w:val="000000" w:themeColor="text1"/>
          <w:sz w:val="24"/>
          <w:szCs w:val="24"/>
        </w:rPr>
        <w:t>Ketinggian</w:t>
      </w:r>
      <w:proofErr w:type="spellEnd"/>
      <w:r w:rsidR="00B6523B" w:rsidRPr="00E74BB4">
        <w:rPr>
          <w:b/>
          <w:bCs/>
          <w:i w:val="0"/>
          <w:iCs w:val="0"/>
          <w:color w:val="000000" w:themeColor="text1"/>
          <w:sz w:val="24"/>
          <w:szCs w:val="24"/>
        </w:rPr>
        <w:t xml:space="preserve">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1C5620BA" w:rsidR="00CF44D9" w:rsidRDefault="004E097A" w:rsidP="00E74BB4">
      <w:pPr>
        <w:pStyle w:val="Caption"/>
        <w:jc w:val="center"/>
        <w:rPr>
          <w:rFonts w:cs="Times New Roman"/>
          <w:szCs w:val="24"/>
          <w:lang w:val="sv-SE"/>
        </w:rPr>
      </w:pPr>
      <w:r>
        <w:rPr>
          <w:noProof/>
        </w:rPr>
        <w:drawing>
          <wp:inline distT="0" distB="0" distL="0" distR="0" wp14:anchorId="50B0B618" wp14:editId="62CA9C4C">
            <wp:extent cx="4065563" cy="2640638"/>
            <wp:effectExtent l="0" t="0" r="0" b="7620"/>
            <wp:docPr id="2660980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4010" t="17115" b="29798"/>
                    <a:stretch/>
                  </pic:blipFill>
                  <pic:spPr bwMode="auto">
                    <a:xfrm>
                      <a:off x="0" y="0"/>
                      <a:ext cx="4090431" cy="2656790"/>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C07D0A">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C07D0A">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33FA1DFA" w:rsidR="00372DDC" w:rsidRDefault="00042C29" w:rsidP="009A5C25">
      <w:pPr>
        <w:pStyle w:val="Caption"/>
        <w:jc w:val="center"/>
        <w:rPr>
          <w:rFonts w:cs="Times New Roman"/>
          <w:szCs w:val="24"/>
          <w:lang w:val="sv-SE"/>
        </w:rPr>
      </w:pPr>
      <w:r>
        <w:rPr>
          <w:noProof/>
        </w:rPr>
        <w:drawing>
          <wp:inline distT="0" distB="0" distL="0" distR="0" wp14:anchorId="2666DD69" wp14:editId="56B706DB">
            <wp:extent cx="2571115" cy="2661896"/>
            <wp:effectExtent l="0" t="0" r="635" b="5715"/>
            <wp:docPr id="2143943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22361"/>
                    <a:stretch/>
                  </pic:blipFill>
                  <pic:spPr bwMode="auto">
                    <a:xfrm>
                      <a:off x="0" y="0"/>
                      <a:ext cx="2575430" cy="2666363"/>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62512A2D" w14:textId="69028AC4" w:rsidR="00372DDC" w:rsidRDefault="00042C29" w:rsidP="00C82C6F">
      <w:pPr>
        <w:pStyle w:val="Caption"/>
        <w:jc w:val="center"/>
        <w:rPr>
          <w:rFonts w:cs="Times New Roman"/>
          <w:szCs w:val="24"/>
          <w:lang w:val="sv-SE"/>
        </w:rPr>
      </w:pPr>
      <w:r>
        <w:rPr>
          <w:noProof/>
        </w:rPr>
        <w:drawing>
          <wp:inline distT="0" distB="0" distL="0" distR="0" wp14:anchorId="4C5BF9F0" wp14:editId="06A77E9B">
            <wp:extent cx="3530990" cy="2657356"/>
            <wp:effectExtent l="0" t="0" r="0" b="0"/>
            <wp:docPr id="135740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2613" t="27171" r="22672" b="17918"/>
                    <a:stretch/>
                  </pic:blipFill>
                  <pic:spPr bwMode="auto">
                    <a:xfrm>
                      <a:off x="0" y="0"/>
                      <a:ext cx="3538977" cy="2663367"/>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2BE8BD70" w:rsidR="00372DDC" w:rsidRDefault="000C23A9" w:rsidP="00C82C6F">
      <w:pPr>
        <w:pStyle w:val="Caption"/>
        <w:jc w:val="center"/>
        <w:rPr>
          <w:rFonts w:cs="Times New Roman"/>
          <w:szCs w:val="24"/>
          <w:lang w:val="sv-SE"/>
        </w:rPr>
      </w:pPr>
      <w:r>
        <w:rPr>
          <w:noProof/>
        </w:rPr>
        <w:drawing>
          <wp:inline distT="0" distB="0" distL="0" distR="0" wp14:anchorId="119D26AD" wp14:editId="5D100F9B">
            <wp:extent cx="2293034" cy="2200132"/>
            <wp:effectExtent l="0" t="0" r="0" b="0"/>
            <wp:docPr id="12800377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2561" t="15281" r="31877" b="44741"/>
                    <a:stretch/>
                  </pic:blipFill>
                  <pic:spPr bwMode="auto">
                    <a:xfrm>
                      <a:off x="0" y="0"/>
                      <a:ext cx="2311798" cy="221813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BA99E7F" wp14:editId="19F5EFC6">
            <wp:extent cx="2743200" cy="2208314"/>
            <wp:effectExtent l="0" t="0" r="0" b="1905"/>
            <wp:docPr id="362250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3">
                      <a:extLst>
                        <a:ext uri="{28A0092B-C50C-407E-A947-70E740481C1C}">
                          <a14:useLocalDpi xmlns:a14="http://schemas.microsoft.com/office/drawing/2010/main" val="0"/>
                        </a:ext>
                      </a:extLst>
                    </a:blip>
                    <a:srcRect l="23038" t="13503" r="23222" b="54056"/>
                    <a:stretch/>
                  </pic:blipFill>
                  <pic:spPr bwMode="auto">
                    <a:xfrm>
                      <a:off x="0" y="0"/>
                      <a:ext cx="2759549" cy="2221475"/>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Default="0012172E" w:rsidP="00667FED">
      <w:pPr>
        <w:spacing w:line="360" w:lineRule="auto"/>
        <w:rPr>
          <w:lang w:val="sv-SE"/>
        </w:rPr>
      </w:pPr>
    </w:p>
    <w:p w14:paraId="5765DFDD" w14:textId="13939A15" w:rsidR="00936C45" w:rsidRPr="005D6BA8" w:rsidRDefault="00AD3DC5" w:rsidP="007464BE">
      <w:pPr>
        <w:pStyle w:val="Caption"/>
        <w:jc w:val="center"/>
        <w:rPr>
          <w:lang w:val="sv-SE"/>
        </w:rPr>
      </w:pPr>
      <w:r>
        <w:rPr>
          <w:noProof/>
        </w:rPr>
        <w:drawing>
          <wp:inline distT="0" distB="0" distL="0" distR="0" wp14:anchorId="730A8429" wp14:editId="1A55E226">
            <wp:extent cx="3960055" cy="2275816"/>
            <wp:effectExtent l="0" t="0" r="2540" b="0"/>
            <wp:docPr id="20359428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27643" b="29260"/>
                    <a:stretch/>
                  </pic:blipFill>
                  <pic:spPr bwMode="auto">
                    <a:xfrm>
                      <a:off x="0" y="0"/>
                      <a:ext cx="3974118" cy="2283898"/>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C07D0A">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6D64502F" w:rsidR="00F95887" w:rsidRPr="00F736A6" w:rsidRDefault="008942B1" w:rsidP="002020E0">
      <w:pPr>
        <w:pStyle w:val="Caption"/>
        <w:jc w:val="center"/>
        <w:rPr>
          <w:lang w:val="sv-SE"/>
        </w:rPr>
      </w:pPr>
      <w:r>
        <w:rPr>
          <w:noProof/>
        </w:rPr>
        <w:drawing>
          <wp:inline distT="0" distB="0" distL="0" distR="0" wp14:anchorId="459E7CC0" wp14:editId="322BE9B8">
            <wp:extent cx="3055234" cy="1982897"/>
            <wp:effectExtent l="0" t="0" r="0" b="0"/>
            <wp:docPr id="5922391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28990" b="22340"/>
                    <a:stretch/>
                  </pic:blipFill>
                  <pic:spPr bwMode="auto">
                    <a:xfrm>
                      <a:off x="0" y="0"/>
                      <a:ext cx="3061506" cy="1986968"/>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C07D0A">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C07D0A">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bookmarkStart w:id="28" w:name="_Toc127718888"/>
      <w:r>
        <w:rPr>
          <w:lang w:val="sv-SE"/>
        </w:rPr>
        <w:t xml:space="preserve"> </w:t>
      </w:r>
      <w:r w:rsidR="00407275">
        <w:rPr>
          <w:lang w:val="sv-SE"/>
        </w:rPr>
        <w:t>PENUTUP</w:t>
      </w:r>
    </w:p>
    <w:p w14:paraId="4823EC59" w14:textId="62E439A5" w:rsidR="00662AF2" w:rsidRDefault="00407275" w:rsidP="00662AF2">
      <w:pPr>
        <w:pStyle w:val="Heading2"/>
        <w:spacing w:line="360" w:lineRule="auto"/>
      </w:pPr>
      <w:r>
        <w:t>Kesimpulan</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9046A" w14:textId="77777777" w:rsidR="004F634C" w:rsidRDefault="004F634C">
      <w:pPr>
        <w:spacing w:after="0" w:line="240" w:lineRule="auto"/>
      </w:pPr>
      <w:r>
        <w:separator/>
      </w:r>
    </w:p>
  </w:endnote>
  <w:endnote w:type="continuationSeparator" w:id="0">
    <w:p w14:paraId="0B03843D" w14:textId="77777777" w:rsidR="004F634C" w:rsidRDefault="004F63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79D2C" w14:textId="77777777" w:rsidR="004F634C" w:rsidRDefault="004F634C">
      <w:pPr>
        <w:spacing w:after="0" w:line="240" w:lineRule="auto"/>
      </w:pPr>
      <w:r>
        <w:separator/>
      </w:r>
    </w:p>
  </w:footnote>
  <w:footnote w:type="continuationSeparator" w:id="0">
    <w:p w14:paraId="17AB62DC" w14:textId="77777777" w:rsidR="004F634C" w:rsidRDefault="004F63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320CB"/>
    <w:rsid w:val="00042BF0"/>
    <w:rsid w:val="00042C29"/>
    <w:rsid w:val="00044F11"/>
    <w:rsid w:val="000533F5"/>
    <w:rsid w:val="00062913"/>
    <w:rsid w:val="000632F2"/>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C23A9"/>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3F7134"/>
    <w:rsid w:val="00403CEB"/>
    <w:rsid w:val="00407275"/>
    <w:rsid w:val="00423B0B"/>
    <w:rsid w:val="00424DE9"/>
    <w:rsid w:val="0043049C"/>
    <w:rsid w:val="00431413"/>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593D"/>
    <w:rsid w:val="004A7646"/>
    <w:rsid w:val="004A7C22"/>
    <w:rsid w:val="004B6014"/>
    <w:rsid w:val="004C3D13"/>
    <w:rsid w:val="004D1365"/>
    <w:rsid w:val="004E097A"/>
    <w:rsid w:val="004E0A33"/>
    <w:rsid w:val="004E37A1"/>
    <w:rsid w:val="004F51D9"/>
    <w:rsid w:val="004F634C"/>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B0DEB"/>
    <w:rsid w:val="006B4423"/>
    <w:rsid w:val="006B4A89"/>
    <w:rsid w:val="006C0F60"/>
    <w:rsid w:val="006C23DE"/>
    <w:rsid w:val="006C3E12"/>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4BE"/>
    <w:rsid w:val="00746CE3"/>
    <w:rsid w:val="00753AC9"/>
    <w:rsid w:val="00753F58"/>
    <w:rsid w:val="00754DCA"/>
    <w:rsid w:val="00756C53"/>
    <w:rsid w:val="00756D2C"/>
    <w:rsid w:val="00757BBD"/>
    <w:rsid w:val="00763B84"/>
    <w:rsid w:val="00764178"/>
    <w:rsid w:val="00764C27"/>
    <w:rsid w:val="007719C5"/>
    <w:rsid w:val="00777B8A"/>
    <w:rsid w:val="007841D8"/>
    <w:rsid w:val="007861B8"/>
    <w:rsid w:val="00796CA4"/>
    <w:rsid w:val="007A3995"/>
    <w:rsid w:val="007A641A"/>
    <w:rsid w:val="007B0627"/>
    <w:rsid w:val="007B597F"/>
    <w:rsid w:val="007D4F51"/>
    <w:rsid w:val="007D5955"/>
    <w:rsid w:val="007D62B2"/>
    <w:rsid w:val="007D63D0"/>
    <w:rsid w:val="007E01EC"/>
    <w:rsid w:val="007E3386"/>
    <w:rsid w:val="007E4C3B"/>
    <w:rsid w:val="007F2600"/>
    <w:rsid w:val="007F260E"/>
    <w:rsid w:val="007F5DBD"/>
    <w:rsid w:val="007F7B18"/>
    <w:rsid w:val="00800326"/>
    <w:rsid w:val="00803470"/>
    <w:rsid w:val="0081086E"/>
    <w:rsid w:val="0082087B"/>
    <w:rsid w:val="00820DDE"/>
    <w:rsid w:val="00821895"/>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42B1"/>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D6461"/>
    <w:rsid w:val="008E7AF1"/>
    <w:rsid w:val="008F278E"/>
    <w:rsid w:val="008F5536"/>
    <w:rsid w:val="00902CFE"/>
    <w:rsid w:val="00905311"/>
    <w:rsid w:val="00905651"/>
    <w:rsid w:val="00906A7D"/>
    <w:rsid w:val="009072F9"/>
    <w:rsid w:val="00907951"/>
    <w:rsid w:val="0091476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1135"/>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5BB0"/>
    <w:rsid w:val="00A86507"/>
    <w:rsid w:val="00AA4356"/>
    <w:rsid w:val="00AA5E8A"/>
    <w:rsid w:val="00AA640C"/>
    <w:rsid w:val="00AA64E8"/>
    <w:rsid w:val="00AB3D05"/>
    <w:rsid w:val="00AB4C3D"/>
    <w:rsid w:val="00AB5421"/>
    <w:rsid w:val="00AB575D"/>
    <w:rsid w:val="00AC143D"/>
    <w:rsid w:val="00AC2597"/>
    <w:rsid w:val="00AC7051"/>
    <w:rsid w:val="00AC7D5C"/>
    <w:rsid w:val="00AD0B84"/>
    <w:rsid w:val="00AD3DC5"/>
    <w:rsid w:val="00AD6A63"/>
    <w:rsid w:val="00AD6D10"/>
    <w:rsid w:val="00AE2208"/>
    <w:rsid w:val="00AE4286"/>
    <w:rsid w:val="00AE5442"/>
    <w:rsid w:val="00AE5F35"/>
    <w:rsid w:val="00AF3A35"/>
    <w:rsid w:val="00AF483F"/>
    <w:rsid w:val="00AF510C"/>
    <w:rsid w:val="00B02244"/>
    <w:rsid w:val="00B022EC"/>
    <w:rsid w:val="00B11EF0"/>
    <w:rsid w:val="00B17B55"/>
    <w:rsid w:val="00B17CF7"/>
    <w:rsid w:val="00B2005C"/>
    <w:rsid w:val="00B2053C"/>
    <w:rsid w:val="00B21E3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07D0A"/>
    <w:rsid w:val="00C15B68"/>
    <w:rsid w:val="00C17A57"/>
    <w:rsid w:val="00C17BAB"/>
    <w:rsid w:val="00C26162"/>
    <w:rsid w:val="00C27F6D"/>
    <w:rsid w:val="00C3527A"/>
    <w:rsid w:val="00C35A61"/>
    <w:rsid w:val="00C36200"/>
    <w:rsid w:val="00C36526"/>
    <w:rsid w:val="00C37F85"/>
    <w:rsid w:val="00C41209"/>
    <w:rsid w:val="00C44A2D"/>
    <w:rsid w:val="00C50C26"/>
    <w:rsid w:val="00C54B7C"/>
    <w:rsid w:val="00C6102C"/>
    <w:rsid w:val="00C617CD"/>
    <w:rsid w:val="00C62747"/>
    <w:rsid w:val="00C658B8"/>
    <w:rsid w:val="00C70A54"/>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41FE"/>
    <w:rsid w:val="00D4563E"/>
    <w:rsid w:val="00D5038D"/>
    <w:rsid w:val="00D561D0"/>
    <w:rsid w:val="00D60025"/>
    <w:rsid w:val="00D62040"/>
    <w:rsid w:val="00D77D5E"/>
    <w:rsid w:val="00D80EDD"/>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TotalTime>
  <Pages>59</Pages>
  <Words>17393</Words>
  <Characters>99143</Characters>
  <Application>Microsoft Office Word</Application>
  <DocSecurity>0</DocSecurity>
  <Lines>826</Lines>
  <Paragraphs>232</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78</cp:revision>
  <cp:lastPrinted>2023-06-13T13:07:00Z</cp:lastPrinted>
  <dcterms:created xsi:type="dcterms:W3CDTF">2023-02-09T03:50:00Z</dcterms:created>
  <dcterms:modified xsi:type="dcterms:W3CDTF">2023-06-1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